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 xml:space="preserve">have negatively </w:t>
      </w:r>
      <w:r w:rsidR="00B66F8D">
        <w:rPr>
          <w:rFonts w:ascii="Times New Roman" w:hAnsi="Times New Roman" w:cs="Times New Roman"/>
        </w:rPr>
        <w:t>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w:t>
      </w:r>
      <w:r w:rsidR="0089044B" w:rsidRPr="00EF599F">
        <w:rPr>
          <w:rFonts w:ascii="Times New Roman" w:hAnsi="Times New Roman" w:cs="Times New Roman"/>
        </w:rPr>
        <w:t xml:space="preserve">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 xml:space="preserve">of non-overlapping fire extents </w:t>
      </w:r>
      <w:r w:rsidR="006E004C" w:rsidRPr="009167A9">
        <w:rPr>
          <w:rFonts w:ascii="Times New Roman" w:hAnsi="Times New Roman" w:cs="Times New Roman"/>
        </w:rPr>
        <w:t>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w:t>
      </w:r>
      <w:r w:rsidR="0065308B" w:rsidRPr="009167A9">
        <w:rPr>
          <w:rFonts w:ascii="Times New Roman" w:hAnsi="Times New Roman" w:cs="Times New Roman"/>
        </w:rPr>
        <w:t xml:space="preserve">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w:t>
      </w:r>
      <w:r w:rsidR="00762E24">
        <w:rPr>
          <w:rFonts w:ascii="Times New Roman" w:hAnsi="Times New Roman" w:cs="Times New Roman"/>
        </w:rPr>
        <w:t xml:space="preserve">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w:t>
      </w:r>
      <w:r w:rsidR="00685E70">
        <w:rPr>
          <w:rFonts w:ascii="Times New Roman" w:hAnsi="Times New Roman" w:cs="Times New Roman"/>
        </w:rPr>
        <w:t xml:space="preserve">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lodgepole </w:t>
      </w:r>
      <w:r w:rsidR="00590376" w:rsidRPr="00590376">
        <w:rPr>
          <w:rFonts w:ascii="Times New Roman" w:hAnsi="Times New Roman" w:cs="Times New Roman"/>
        </w:rPr>
        <w:t>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w:t>
      </w:r>
      <w:r w:rsidRPr="00590376">
        <w:rPr>
          <w:rFonts w:ascii="Times New Roman" w:hAnsi="Times New Roman" w:cs="Times New Roman"/>
        </w:rPr>
        <w:t xml:space="preserve">;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w:t>
      </w:r>
      <w:r w:rsidR="00687D4D">
        <w:rPr>
          <w:rFonts w:ascii="Times New Roman" w:hAnsi="Times New Roman" w:cs="Times New Roman"/>
        </w:rPr>
        <w:t xml:space="preserve">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w:t>
      </w:r>
      <w:r w:rsidR="00687D4D">
        <w:rPr>
          <w:rFonts w:ascii="Times New Roman" w:hAnsi="Times New Roman" w:cs="Times New Roman"/>
        </w:rPr>
        <w:t xml:space="preserve">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 xml:space="preserve">Since </w:t>
      </w:r>
      <w:r w:rsidR="006B6F82">
        <w:rPr>
          <w:rFonts w:ascii="Times New Roman" w:hAnsi="Times New Roman" w:cs="Times New Roman"/>
        </w:rPr>
        <w:t>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742AB64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36BCC67D"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 xml:space="preserve">Pinus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5" w:name="_Ref536610448"/>
      <w:r w:rsidRPr="000E206E">
        <w:rPr>
          <w:rFonts w:ascii="Times New Roman" w:hAnsi="Times New Roman" w:cs="Times New Roman"/>
          <w:b/>
        </w:rPr>
        <w:t xml:space="preserve">Figure </w:t>
      </w:r>
      <w:bookmarkEnd w:id="5"/>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xml:space="preserve">: Weather station data from Sugarloaf Creek Basin (SCB) and </w:t>
      </w:r>
      <w:proofErr w:type="spellStart"/>
      <w:r w:rsidRPr="000E206E">
        <w:rPr>
          <w:rFonts w:ascii="Times New Roman" w:hAnsi="Times New Roman" w:cs="Times New Roman"/>
          <w:i/>
          <w:color w:val="2F2F2F" w:themeColor="accent5" w:themeShade="80"/>
        </w:rPr>
        <w:t>Illilouette</w:t>
      </w:r>
      <w:proofErr w:type="spellEnd"/>
      <w:r w:rsidRPr="000E206E">
        <w:rPr>
          <w:rFonts w:ascii="Times New Roman" w:hAnsi="Times New Roman" w:cs="Times New Roman"/>
          <w:i/>
          <w:color w:val="2F2F2F" w:themeColor="accent5" w:themeShade="80"/>
        </w:rPr>
        <w:t xml:space="preserve"> Creek Basin (ICB). Gap-filled precipitation totals measured by rain gauge</w:t>
      </w:r>
      <w:commentRangeStart w:id="6"/>
      <w:commentRangeStart w:id="7"/>
      <w:r w:rsidRPr="000E206E">
        <w:rPr>
          <w:rFonts w:ascii="Times New Roman" w:hAnsi="Times New Roman" w:cs="Times New Roman"/>
          <w:i/>
          <w:color w:val="2F2F2F" w:themeColor="accent5" w:themeShade="80"/>
        </w:rPr>
        <w:t>; cumulative shallow soil water gain was calculated from shallow soil moisture timeseries</w:t>
      </w:r>
      <w:commentRangeEnd w:id="6"/>
      <w:r w:rsidR="00A05B0E">
        <w:rPr>
          <w:rStyle w:val="CommentReference"/>
        </w:rPr>
        <w:commentReference w:id="6"/>
      </w:r>
      <w:commentRangeEnd w:id="7"/>
      <w:r w:rsidR="007E4DC1">
        <w:rPr>
          <w:rStyle w:val="CommentReference"/>
        </w:rPr>
        <w:commentReference w:id="7"/>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8"/>
      <w:r w:rsidR="00333E97">
        <w:rPr>
          <w:rStyle w:val="CommentReference"/>
        </w:rPr>
        <w:commentReference w:id="9"/>
      </w:r>
      <w:commentRangeEnd w:id="8"/>
      <w:r w:rsidR="007E4DC1">
        <w:rPr>
          <w:rStyle w:val="CommentReference"/>
        </w:rPr>
        <w:commentReference w:id="8"/>
      </w:r>
      <w:ins w:id="11"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12"/>
            <w:commentRangeStart w:id="13"/>
            <w:commentRangeStart w:id="14"/>
            <w:commentRangeStart w:id="15"/>
            <w:r w:rsidRPr="00EF599F">
              <w:rPr>
                <w:rFonts w:ascii="Times New Roman" w:hAnsi="Times New Roman" w:cs="Times New Roman"/>
                <w:color w:val="2F2F2F" w:themeColor="accent5" w:themeShade="80"/>
              </w:rPr>
              <w:t>0.</w:t>
            </w:r>
            <w:commentRangeEnd w:id="12"/>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12"/>
            </w:r>
            <w:commentRangeEnd w:id="13"/>
            <w:r w:rsidRPr="00EF599F">
              <w:rPr>
                <w:rStyle w:val="CommentReference"/>
                <w:rFonts w:ascii="Times New Roman" w:hAnsi="Times New Roman" w:cs="Times New Roman"/>
              </w:rPr>
              <w:commentReference w:id="13"/>
            </w:r>
            <w:commentRangeEnd w:id="14"/>
            <w:r>
              <w:rPr>
                <w:rStyle w:val="CommentReference"/>
              </w:rPr>
              <w:commentReference w:id="14"/>
            </w:r>
            <w:commentRangeEnd w:id="15"/>
            <w:r w:rsidR="006B4E19">
              <w:rPr>
                <w:rStyle w:val="CommentReference"/>
              </w:rPr>
              <w:commentReference w:id="15"/>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We 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16"/>
      <w:commentRangeStart w:id="17"/>
      <w:commentRangeStart w:id="18"/>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16"/>
      <w:r w:rsidR="004C7003">
        <w:rPr>
          <w:rStyle w:val="CommentReference"/>
        </w:rPr>
        <w:commentReference w:id="16"/>
      </w:r>
      <w:commentRangeEnd w:id="17"/>
      <w:r w:rsidR="00691C96">
        <w:rPr>
          <w:rStyle w:val="CommentReference"/>
        </w:rPr>
        <w:commentReference w:id="17"/>
      </w:r>
      <w:commentRangeEnd w:id="18"/>
      <w:r w:rsidR="00A800E5">
        <w:rPr>
          <w:rStyle w:val="CommentReference"/>
        </w:rPr>
        <w:commentReference w:id="18"/>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19"/>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19"/>
      <w:r w:rsidR="00402934">
        <w:rPr>
          <w:rStyle w:val="CommentReference"/>
        </w:rPr>
        <w:commentReference w:id="19"/>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20"/>
      <w:commentRangeStart w:id="21"/>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commentRangeEnd w:id="20"/>
      <w:r w:rsidR="00157E54">
        <w:rPr>
          <w:rStyle w:val="CommentReference"/>
        </w:rPr>
        <w:commentReference w:id="20"/>
      </w:r>
      <w:commentRangeEnd w:id="21"/>
      <w:r w:rsidR="00402934">
        <w:rPr>
          <w:rStyle w:val="CommentReference"/>
        </w:rPr>
        <w:commentReference w:id="21"/>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6FEF25C5" w:rsidR="00A800E5" w:rsidRDefault="00A800E5" w:rsidP="00A800E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se soil moisture relationships among vegetation types are consistent with our findings from ICB (Table 1).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milar to ICB, soils at the SCB weather station sites were all loamy sand, with higher silt content in the meadow site than at the 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22" w:name="_Ref534405304"/>
      <w:r w:rsidRPr="00BB05C3">
        <w:rPr>
          <w:noProof/>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91392" cy="7109963"/>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23" w:name="_Ref540347"/>
      <w:bookmarkEnd w:id="22"/>
      <w:r w:rsidRPr="00830754">
        <w:rPr>
          <w:rFonts w:ascii="Times New Roman" w:hAnsi="Times New Roman" w:cs="Times New Roman"/>
          <w:b/>
        </w:rPr>
        <w:t xml:space="preserve">Figure </w:t>
      </w:r>
      <w:bookmarkEnd w:id="23"/>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24"/>
      <w:commentRangeStart w:id="25"/>
      <w:r>
        <w:rPr>
          <w:rFonts w:ascii="Times New Roman" w:hAnsi="Times New Roman" w:cs="Times New Roman"/>
          <w:color w:val="2F2F2F" w:themeColor="accent5" w:themeShade="80"/>
        </w:rPr>
        <w:t>shown by grey hatching</w:t>
      </w:r>
      <w:commentRangeEnd w:id="24"/>
      <w:r>
        <w:rPr>
          <w:rStyle w:val="CommentReference"/>
          <w:i w:val="0"/>
          <w:iCs w:val="0"/>
          <w:color w:val="auto"/>
        </w:rPr>
        <w:commentReference w:id="24"/>
      </w:r>
      <w:commentRangeEnd w:id="25"/>
      <w:r w:rsidR="00302EF6">
        <w:rPr>
          <w:rStyle w:val="CommentReference"/>
          <w:i w:val="0"/>
          <w:iCs w:val="0"/>
          <w:color w:val="auto"/>
        </w:rPr>
        <w:commentReference w:id="25"/>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226EDD02"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C6CE1"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w:t>
      </w:r>
      <w:r w:rsidR="008B18FD">
        <w:rPr>
          <w:rFonts w:ascii="Times New Roman" w:hAnsi="Times New Roman" w:cs="Times New Roman"/>
          <w:color w:val="2F2F2F" w:themeColor="accent5" w:themeShade="80"/>
        </w:rPr>
        <w:t xml:space="preserve">burned </w:t>
      </w:r>
      <w:r w:rsidR="00D652F0">
        <w:rPr>
          <w:rFonts w:ascii="Times New Roman" w:hAnsi="Times New Roman" w:cs="Times New Roman"/>
          <w:color w:val="2F2F2F" w:themeColor="accent5" w:themeShade="80"/>
        </w:rPr>
        <w:t xml:space="preserve">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54407F88"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it is also possible that there was reduced fuel accumulation in SCB relative to ICB in the fire-suppression period</w:t>
      </w:r>
      <w:r w:rsidR="00302EF6">
        <w:rPr>
          <w:rFonts w:ascii="Times New Roman" w:hAnsi="Times New Roman" w:cs="Times New Roman"/>
          <w:color w:val="2F2F2F" w:themeColor="accent5" w:themeShade="80"/>
        </w:rPr>
        <w:t>, potentially</w:t>
      </w:r>
      <w:r>
        <w:rPr>
          <w:rFonts w:ascii="Times New Roman" w:hAnsi="Times New Roman" w:cs="Times New Roman"/>
          <w:color w:val="2F2F2F" w:themeColor="accent5" w:themeShade="80"/>
        </w:rPr>
        <w:t xml:space="preserve"> due to lower </w:t>
      </w:r>
      <w:r w:rsidR="00302EF6">
        <w:rPr>
          <w:rFonts w:ascii="Times New Roman" w:hAnsi="Times New Roman" w:cs="Times New Roman"/>
          <w:color w:val="2F2F2F" w:themeColor="accent5" w:themeShade="80"/>
        </w:rPr>
        <w:t xml:space="preserve">precipitation and </w:t>
      </w:r>
      <w:r>
        <w:rPr>
          <w:rFonts w:ascii="Times New Roman" w:hAnsi="Times New Roman" w:cs="Times New Roman"/>
          <w:color w:val="2F2F2F" w:themeColor="accent5" w:themeShade="80"/>
        </w:rPr>
        <w:t>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w:t>
      </w:r>
      <w:r w:rsidRPr="007400BD">
        <w:rPr>
          <w:rFonts w:ascii="Times New Roman" w:hAnsi="Times New Roman" w:cs="Times New Roman"/>
          <w:color w:val="000000" w:themeColor="text1"/>
        </w:rPr>
        <w:t xml:space="preserve">/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 xml:space="preserve">Pinus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Given the absence of recent fire in the watershed discussed above (A. Caprio, pers. comm.; Table A1), it </w:t>
      </w:r>
      <w:r w:rsidR="000E588D">
        <w:rPr>
          <w:rFonts w:ascii="Times New Roman" w:hAnsi="Times New Roman" w:cs="Times New Roman"/>
          <w:color w:val="2F2F2F" w:themeColor="accent5" w:themeShade="80"/>
        </w:rPr>
        <w:t>is conceivable</w:t>
      </w:r>
      <w:r w:rsidR="00451170">
        <w:rPr>
          <w:rFonts w:ascii="Times New Roman" w:hAnsi="Times New Roman" w:cs="Times New Roman"/>
          <w:color w:val="2F2F2F" w:themeColor="accent5" w:themeShade="80"/>
        </w:rPr>
        <w:t>, even likely,</w:t>
      </w:r>
      <w:r w:rsidR="000E588D">
        <w:rPr>
          <w:rFonts w:ascii="Times New Roman" w:hAnsi="Times New Roman" w:cs="Times New Roman"/>
          <w:color w:val="2F2F2F" w:themeColor="accent5" w:themeShade="80"/>
        </w:rPr>
        <w:t xml:space="preserve">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7DA0D027"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w:t>
      </w:r>
      <w:r>
        <w:rPr>
          <w:rFonts w:ascii="Times New Roman" w:hAnsi="Times New Roman" w:cs="Times New Roman"/>
          <w:color w:val="2F2F2F" w:themeColor="accent5" w:themeShade="80"/>
        </w:rPr>
        <w:lastRenderedPageBreak/>
        <w:t>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e note that the vegetation change</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we observe</w:t>
      </w:r>
      <w:r w:rsidR="00451170">
        <w:rPr>
          <w:rFonts w:ascii="Times New Roman" w:hAnsi="Times New Roman" w:cs="Times New Roman"/>
          <w:color w:val="2F2F2F" w:themeColor="accent5" w:themeShade="80"/>
        </w:rPr>
        <w:t>d</w:t>
      </w:r>
      <w:r w:rsidR="0095532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ere </w:t>
      </w:r>
      <w:r w:rsidR="00955320">
        <w:rPr>
          <w:rFonts w:ascii="Times New Roman" w:hAnsi="Times New Roman" w:cs="Times New Roman"/>
          <w:color w:val="2F2F2F" w:themeColor="accent5" w:themeShade="80"/>
        </w:rPr>
        <w:t>primarily transition</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6F4B72F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w:t>
      </w:r>
      <w:r w:rsidR="00451170">
        <w:rPr>
          <w:rFonts w:ascii="Times New Roman" w:hAnsi="Times New Roman" w:cs="Times New Roman"/>
          <w:color w:val="2F2F2F" w:themeColor="accent5" w:themeShade="80"/>
        </w:rPr>
        <w:t>ed</w:t>
      </w:r>
      <w:r>
        <w:rPr>
          <w:rFonts w:ascii="Times New Roman" w:hAnsi="Times New Roman" w:cs="Times New Roman"/>
          <w:color w:val="2F2F2F" w:themeColor="accent5" w:themeShade="80"/>
        </w:rPr>
        <w:t xml:space="preserve">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2CBD63C5"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High correlations between shallow and deep soil moisture during summer months</w:t>
      </w:r>
      <w:r w:rsidR="00100E90">
        <w:rPr>
          <w:rFonts w:ascii="Times New Roman" w:hAnsi="Times New Roman" w:cs="Times New Roman"/>
          <w:color w:val="2F2F2F" w:themeColor="accent5" w:themeShade="80"/>
        </w:rPr>
        <w:t xml:space="preserve"> (Table 1)</w:t>
      </w:r>
      <w:r>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show that our spatially-distributed soil moisture measurements provide a </w:t>
      </w:r>
      <w:r w:rsidR="00A941BB">
        <w:rPr>
          <w:rFonts w:ascii="Times New Roman" w:hAnsi="Times New Roman" w:cs="Times New Roman"/>
          <w:color w:val="2F2F2F" w:themeColor="accent5" w:themeShade="80"/>
        </w:rPr>
        <w:t xml:space="preserve">reasonable representation of spatial patterns </w:t>
      </w:r>
      <w:r w:rsidR="00A941BB">
        <w:rPr>
          <w:rFonts w:ascii="Times New Roman" w:hAnsi="Times New Roman" w:cs="Times New Roman"/>
          <w:color w:val="2F2F2F" w:themeColor="accent5" w:themeShade="80"/>
        </w:rPr>
        <w:t>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underestimate the total change in plant-available moisture. </w:t>
      </w:r>
      <w:r w:rsidR="00092C59">
        <w:rPr>
          <w:rFonts w:ascii="Times New Roman" w:hAnsi="Times New Roman" w:cs="Times New Roman"/>
          <w:color w:val="2F2F2F" w:themeColor="accent5" w:themeShade="80"/>
        </w:rPr>
        <w:t>Findings from the ICB also suggested that the soi</w:t>
      </w:r>
      <w:r w:rsidR="00092C59">
        <w:rPr>
          <w:rFonts w:ascii="Times New Roman" w:hAnsi="Times New Roman" w:cs="Times New Roman"/>
          <w:color w:val="2F2F2F" w:themeColor="accent5" w:themeShade="80"/>
        </w:rPr>
        <w:t xml:space="preserve">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26"/>
      <w:commentRangeStart w:id="27"/>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The extent to which this variation should be attributed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y is not clear.</w:t>
      </w:r>
      <w:commentRangeEnd w:id="26"/>
      <w:r w:rsidR="00451170">
        <w:rPr>
          <w:rStyle w:val="CommentReference"/>
        </w:rPr>
        <w:commentReference w:id="26"/>
      </w:r>
      <w:commentRangeEnd w:id="27"/>
      <w:r w:rsidR="00100E90">
        <w:rPr>
          <w:rStyle w:val="CommentReference"/>
        </w:rPr>
        <w:commentReference w:id="27"/>
      </w:r>
      <w:r w:rsidR="00EC6E5F" w:rsidDel="00EC6E5F">
        <w:rPr>
          <w:rFonts w:ascii="Times New Roman" w:hAnsi="Times New Roman" w:cs="Times New Roman"/>
          <w:color w:val="2F2F2F" w:themeColor="accent5" w:themeShade="80"/>
        </w:rPr>
        <w:t xml:space="preserve"> </w:t>
      </w:r>
    </w:p>
    <w:p w14:paraId="5E1F07F6" w14:textId="24DC7F83" w:rsidR="007C07A0" w:rsidRDefault="001B5E1D" w:rsidP="0045117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snowpack depth and melt timing between the three weather stations suggest that </w:t>
      </w:r>
      <w:r w:rsidR="00451170">
        <w:rPr>
          <w:rFonts w:ascii="Times New Roman" w:hAnsi="Times New Roman" w:cs="Times New Roman"/>
          <w:color w:val="2F2F2F" w:themeColor="accent5" w:themeShade="80"/>
        </w:rPr>
        <w:t>vegetation transitions in the SCB</w:t>
      </w:r>
      <w:r w:rsidR="00451170" w:rsidDel="0045117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could induce</w:t>
      </w:r>
      <w:r>
        <w:rPr>
          <w:rFonts w:ascii="Times New Roman" w:hAnsi="Times New Roman" w:cs="Times New Roman"/>
          <w:color w:val="2F2F2F" w:themeColor="accent5" w:themeShade="80"/>
        </w:rPr>
        <w:t xml:space="preserve"> important differences in </w:t>
      </w:r>
      <w:r w:rsidR="00451170">
        <w:rPr>
          <w:rFonts w:ascii="Times New Roman" w:hAnsi="Times New Roman" w:cs="Times New Roman"/>
          <w:color w:val="2F2F2F" w:themeColor="accent5" w:themeShade="80"/>
        </w:rPr>
        <w:t xml:space="preserve">the quantity and timing of </w:t>
      </w:r>
      <w:r>
        <w:rPr>
          <w:rFonts w:ascii="Times New Roman" w:hAnsi="Times New Roman" w:cs="Times New Roman"/>
          <w:color w:val="2F2F2F" w:themeColor="accent5" w:themeShade="80"/>
        </w:rPr>
        <w:t xml:space="preserve">water input to the soil. </w:t>
      </w:r>
      <w:r w:rsidR="008E21AA">
        <w:rPr>
          <w:rFonts w:ascii="Times New Roman" w:hAnsi="Times New Roman" w:cs="Times New Roman"/>
          <w:color w:val="2F2F2F" w:themeColor="accent5" w:themeShade="80"/>
        </w:rPr>
        <w:t xml:space="preserve">For </w:t>
      </w:r>
      <w:proofErr w:type="gramStart"/>
      <w:r w:rsidR="008E21AA">
        <w:rPr>
          <w:rFonts w:ascii="Times New Roman" w:hAnsi="Times New Roman" w:cs="Times New Roman"/>
          <w:color w:val="2F2F2F" w:themeColor="accent5" w:themeShade="80"/>
        </w:rPr>
        <w:t>instance</w:t>
      </w:r>
      <w:proofErr w:type="gramEnd"/>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sidR="00451170">
        <w:rPr>
          <w:rFonts w:ascii="Times New Roman" w:hAnsi="Times New Roman" w:cs="Times New Roman"/>
          <w:color w:val="2F2F2F" w:themeColor="accent5" w:themeShade="80"/>
        </w:rPr>
        <w:t xml:space="preserve"> This contrasts to other observations (made during a low snowpack year) which showed reduced snowpack depth associated with larger patches of high-severity fire </w:t>
      </w:r>
      <w:r w:rsidR="00451170">
        <w:rPr>
          <w:rFonts w:ascii="Times New Roman" w:hAnsi="Times New Roman" w:cs="Times New Roman"/>
          <w:color w:val="2F2F2F" w:themeColor="accent5" w:themeShade="80"/>
        </w:rPr>
        <w:fldChar w:fldCharType="begin"/>
      </w:r>
      <w:r w:rsidR="00451170">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Pr>
          <w:rFonts w:ascii="Times New Roman" w:hAnsi="Times New Roman" w:cs="Times New Roman"/>
          <w:color w:val="2F2F2F" w:themeColor="accent5" w:themeShade="80"/>
        </w:rPr>
        <w:fldChar w:fldCharType="separate"/>
      </w:r>
      <w:r w:rsidR="00451170">
        <w:rPr>
          <w:rFonts w:ascii="Times New Roman" w:hAnsi="Times New Roman" w:cs="Times New Roman"/>
          <w:noProof/>
          <w:color w:val="2F2F2F" w:themeColor="accent5" w:themeShade="80"/>
        </w:rPr>
        <w:t>(Stevens 2017)</w:t>
      </w:r>
      <w:r w:rsidR="00451170">
        <w:rPr>
          <w:rFonts w:ascii="Times New Roman" w:hAnsi="Times New Roman" w:cs="Times New Roman"/>
          <w:color w:val="2F2F2F" w:themeColor="accent5" w:themeShade="80"/>
        </w:rPr>
        <w:fldChar w:fldCharType="end"/>
      </w:r>
      <w:r w:rsidR="00451170">
        <w:rPr>
          <w:rFonts w:ascii="Times New Roman" w:hAnsi="Times New Roman" w:cs="Times New Roman"/>
          <w:color w:val="2F2F2F" w:themeColor="accent5" w:themeShade="80"/>
        </w:rPr>
        <w:t xml:space="preserve">.  Despite the differences in snowpack and melt timing between vegetation types, </w:t>
      </w:r>
      <w:r>
        <w:rPr>
          <w:rFonts w:ascii="Times New Roman" w:hAnsi="Times New Roman" w:cs="Times New Roman"/>
          <w:color w:val="2F2F2F" w:themeColor="accent5" w:themeShade="80"/>
        </w:rPr>
        <w:t xml:space="preserve">distributed soil moisture measurements showed only </w:t>
      </w:r>
      <w:r w:rsidR="00EC6E5F">
        <w:rPr>
          <w:rFonts w:ascii="Times New Roman" w:hAnsi="Times New Roman" w:cs="Times New Roman"/>
          <w:color w:val="2F2F2F" w:themeColor="accent5" w:themeShade="80"/>
        </w:rPr>
        <w:t xml:space="preserve">relatively small differences in </w:t>
      </w:r>
      <w:r w:rsidR="00451170">
        <w:rPr>
          <w:rFonts w:ascii="Times New Roman" w:hAnsi="Times New Roman" w:cs="Times New Roman"/>
          <w:color w:val="2F2F2F" w:themeColor="accent5" w:themeShade="80"/>
        </w:rPr>
        <w:t xml:space="preserve">summer </w:t>
      </w:r>
      <w:r w:rsidR="00EC6E5F">
        <w:rPr>
          <w:rFonts w:ascii="Times New Roman" w:hAnsi="Times New Roman" w:cs="Times New Roman"/>
          <w:color w:val="2F2F2F" w:themeColor="accent5" w:themeShade="80"/>
        </w:rPr>
        <w:t xml:space="preserve">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 xml:space="preserve">The sandy soils and relatively </w:t>
      </w:r>
      <w:r w:rsidR="004C4764">
        <w:rPr>
          <w:rFonts w:ascii="Times New Roman" w:hAnsi="Times New Roman" w:cs="Times New Roman"/>
          <w:color w:val="2F2F2F" w:themeColor="accent5" w:themeShade="80"/>
        </w:rPr>
        <w:t>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sidR="00A70AC5">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w:t>
      </w:r>
      <w:r w:rsidR="00451170">
        <w:rPr>
          <w:rFonts w:ascii="Times New Roman" w:hAnsi="Times New Roman" w:cs="Times New Roman"/>
          <w:color w:val="2F2F2F" w:themeColor="accent5" w:themeShade="80"/>
        </w:rPr>
        <w:t xml:space="preserve">generally drier </w:t>
      </w:r>
      <w:r w:rsidR="009A1C42">
        <w:rPr>
          <w:rFonts w:ascii="Times New Roman" w:hAnsi="Times New Roman" w:cs="Times New Roman"/>
          <w:color w:val="2F2F2F" w:themeColor="accent5" w:themeShade="80"/>
        </w:rPr>
        <w:t>areas (e.g., high sun exposure, steep slopes, and well-drained soils)</w:t>
      </w:r>
      <w:r w:rsidR="00A70AC5">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where</w:t>
      </w:r>
      <w:r w:rsidR="009A1C42">
        <w:rPr>
          <w:rFonts w:ascii="Times New Roman" w:hAnsi="Times New Roman" w:cs="Times New Roman"/>
          <w:color w:val="2F2F2F" w:themeColor="accent5" w:themeShade="80"/>
        </w:rPr>
        <w:t xml:space="preserve"> increases in water inputs due to reduced forest cover</w:t>
      </w:r>
      <w:r w:rsidR="00A70AC5">
        <w:rPr>
          <w:rFonts w:ascii="Times New Roman" w:hAnsi="Times New Roman" w:cs="Times New Roman"/>
          <w:color w:val="2F2F2F" w:themeColor="accent5" w:themeShade="80"/>
        </w:rPr>
        <w:t xml:space="preserve"> may not </w:t>
      </w:r>
      <w:r w:rsidR="00451170">
        <w:rPr>
          <w:rFonts w:ascii="Times New Roman" w:hAnsi="Times New Roman" w:cs="Times New Roman"/>
          <w:color w:val="2F2F2F" w:themeColor="accent5" w:themeShade="80"/>
        </w:rPr>
        <w:t>be evident</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sidR="00A70AC5">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show wetter surfac</w:t>
      </w:r>
      <w:r w:rsidR="00482EA9">
        <w:rPr>
          <w:rFonts w:ascii="Times New Roman" w:hAnsi="Times New Roman" w:cs="Times New Roman"/>
          <w:color w:val="2F2F2F" w:themeColor="accent5" w:themeShade="80"/>
        </w:rPr>
        <w:t xml:space="preserve">e soils </w:t>
      </w:r>
      <w:r w:rsidR="00A70AC5">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sidR="00A70AC5">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sidR="00A70AC5">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sidR="00A70AC5">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7A8F0093" w14:textId="77777777" w:rsidR="00451170" w:rsidRDefault="00451170" w:rsidP="008E21AA">
      <w:pPr>
        <w:spacing w:line="480" w:lineRule="auto"/>
        <w:rPr>
          <w:rFonts w:ascii="Times New Roman" w:hAnsi="Times New Roman" w:cs="Times New Roman"/>
          <w:color w:val="2F2F2F" w:themeColor="accent5" w:themeShade="80"/>
          <w:sz w:val="26"/>
          <w:szCs w:val="26"/>
        </w:rPr>
      </w:pP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lastRenderedPageBreak/>
        <w:t>Conclusion</w:t>
      </w:r>
    </w:p>
    <w:p w14:paraId="5D09C2A4" w14:textId="397A5DBD" w:rsidR="00451170" w:rsidRPr="003008DE" w:rsidRDefault="00D86D9F" w:rsidP="00100E9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overestimated fire-driven change in vegetation and</w:t>
      </w:r>
      <w:r w:rsidR="00451170">
        <w:rPr>
          <w:rFonts w:ascii="Times New Roman" w:hAnsi="Times New Roman" w:cs="Times New Roman"/>
          <w:color w:val="2F2F2F" w:themeColor="accent5" w:themeShade="80"/>
        </w:rPr>
        <w:t xml:space="preserve"> in</w:t>
      </w:r>
      <w:r>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ater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level productivity and fire effects. In SCB the lower overall productivity and the lesser proportions of high severity fire effects relative to ICB led to greater stability in vegetation over time and a more muted hydrological response</w:t>
      </w:r>
      <w:r w:rsidR="00451170">
        <w:rPr>
          <w:rFonts w:ascii="Times New Roman" w:hAnsi="Times New Roman" w:cs="Times New Roman"/>
          <w:color w:val="2F2F2F" w:themeColor="accent5" w:themeShade="80"/>
        </w:rPr>
        <w:t xml:space="preserve"> to managed wildfire</w:t>
      </w:r>
      <w:r w:rsidR="007C7A31">
        <w:rPr>
          <w:rFonts w:ascii="Times New Roman" w:hAnsi="Times New Roman" w:cs="Times New Roman"/>
          <w:color w:val="2F2F2F" w:themeColor="accent5" w:themeShade="80"/>
        </w:rPr>
        <w:t xml:space="preserve"> in SCB. </w:t>
      </w:r>
      <w:r w:rsidR="00451170">
        <w:rPr>
          <w:rFonts w:ascii="Times New Roman" w:hAnsi="Times New Roman" w:cs="Times New Roman"/>
          <w:color w:val="2F2F2F" w:themeColor="accent5" w:themeShade="80"/>
        </w:rPr>
        <w:t>M</w:t>
      </w:r>
      <w:r w:rsidR="00074F85">
        <w:rPr>
          <w:rFonts w:ascii="Times New Roman" w:hAnsi="Times New Roman" w:cs="Times New Roman"/>
          <w:color w:val="2F2F2F" w:themeColor="accent5" w:themeShade="80"/>
        </w:rPr>
        <w:t>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 xml:space="preserve">level experimentation in other watershed, including lower elevation sites, </w:t>
      </w:r>
      <w:r w:rsidR="00451170">
        <w:rPr>
          <w:rFonts w:ascii="Times New Roman" w:hAnsi="Times New Roman" w:cs="Times New Roman"/>
          <w:color w:val="2F2F2F" w:themeColor="accent5" w:themeShade="80"/>
        </w:rPr>
        <w:t>would be needed to better</w:t>
      </w:r>
      <w:r w:rsidR="00074F85">
        <w:rPr>
          <w:rFonts w:ascii="Times New Roman" w:hAnsi="Times New Roman" w:cs="Times New Roman"/>
          <w:color w:val="2F2F2F" w:themeColor="accent5" w:themeShade="80"/>
        </w:rPr>
        <w:t xml:space="preserve"> elucidate the</w:t>
      </w:r>
      <w:r w:rsidR="00F93A3A">
        <w:rPr>
          <w:rFonts w:ascii="Times New Roman" w:hAnsi="Times New Roman" w:cs="Times New Roman"/>
          <w:color w:val="2F2F2F" w:themeColor="accent5" w:themeShade="80"/>
        </w:rPr>
        <w:t xml:space="preserve"> drivers of landscape and hydrologic change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abrielle Boisrame" w:date="2019-06-07T15:28:00Z" w:initials="GB">
    <w:p w14:paraId="4BAC4F33" w14:textId="17512D21" w:rsidR="007017DF" w:rsidRDefault="007017DF">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7" w:author="Ekaterina Rakhmatulina" w:date="2019-06-18T08:34:00Z" w:initials="ER">
    <w:p w14:paraId="54634428" w14:textId="2C5F7AED" w:rsidR="007017DF" w:rsidRDefault="007017DF">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Y but our soil moisture sensors worked 99% of the time, so one reason for keeping that data is to show another metric of relative precipitation. Plus the data agrees more or less with the imputed rain gauge. Anyways I feel like leaving </w:t>
      </w:r>
      <w:proofErr w:type="spellStart"/>
      <w:proofErr w:type="gramStart"/>
      <w:r>
        <w:t>it,but</w:t>
      </w:r>
      <w:proofErr w:type="spellEnd"/>
      <w:proofErr w:type="gramEnd"/>
      <w:r>
        <w:t xml:space="preserve"> wouldn’t be too upset if the cumulative soil moisture column got deleted either.</w:t>
      </w:r>
    </w:p>
  </w:comment>
  <w:comment w:id="9" w:author="Gabrielle Boisrame" w:date="2019-06-07T13:44:00Z" w:initials="GB">
    <w:p w14:paraId="2EDEAD11" w14:textId="77777777" w:rsidR="007017DF" w:rsidRDefault="007017DF" w:rsidP="00333E97">
      <w:pPr>
        <w:pStyle w:val="CommentText"/>
      </w:pPr>
      <w:r>
        <w:rPr>
          <w:rStyle w:val="CommentReference"/>
        </w:rPr>
        <w:annotationRef/>
      </w:r>
      <w:bookmarkStart w:id="10" w:name="_GoBack"/>
      <w:bookmarkEnd w:id="10"/>
      <w:r>
        <w:t>Check this with Katya. Did she run the correlation for all 10-minute data points, or aggregate by day?</w:t>
      </w:r>
    </w:p>
  </w:comment>
  <w:comment w:id="8" w:author="Ekaterina Rakhmatulina" w:date="2019-06-18T18:04:00Z" w:initials="ER">
    <w:p w14:paraId="6658B636" w14:textId="304F24EC" w:rsidR="007017DF" w:rsidRDefault="007017DF">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2" w:author="Ekaterina Rakhmatulina" w:date="2019-03-13T09:18:00Z" w:initials="ER">
    <w:p w14:paraId="4108FD9D" w14:textId="77777777" w:rsidR="007017DF" w:rsidRDefault="007017DF"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3" w:author="Gabrielle Boisrame" w:date="2019-03-13T09:18:00Z" w:initials="GB">
    <w:p w14:paraId="10F63E43" w14:textId="77777777" w:rsidR="007017DF" w:rsidRDefault="007017DF" w:rsidP="00EB153E">
      <w:pPr>
        <w:pStyle w:val="CommentText"/>
      </w:pPr>
      <w:r>
        <w:rPr>
          <w:rStyle w:val="CommentReference"/>
        </w:rPr>
        <w:annotationRef/>
      </w:r>
      <w:r>
        <w:t>That is odd. We can look into it more closely later if it becomes important to our conclusions.</w:t>
      </w:r>
    </w:p>
  </w:comment>
  <w:comment w:id="14" w:author="Jens Stevens" w:date="2019-03-15T10:39:00Z" w:initials="JS">
    <w:p w14:paraId="51BF5C17" w14:textId="3418B66E" w:rsidR="007017DF" w:rsidRDefault="007017DF"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15" w:author="Ekaterina Rakhmatulina" w:date="2019-05-18T15:24:00Z" w:initials="ER">
    <w:p w14:paraId="331B6989" w14:textId="43AB9D23" w:rsidR="007017DF" w:rsidRDefault="007017DF">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16" w:author="Jens Stevens" w:date="2019-04-29T15:29:00Z" w:initials="JS">
    <w:p w14:paraId="287FF8AE" w14:textId="6621AB7E" w:rsidR="007017DF" w:rsidRDefault="007017DF">
      <w:pPr>
        <w:pStyle w:val="CommentText"/>
      </w:pPr>
      <w:r>
        <w:rPr>
          <w:rStyle w:val="CommentReference"/>
        </w:rPr>
        <w:annotationRef/>
      </w:r>
      <w:r>
        <w:t>I don’t see this in any appendix? Gabrielle?</w:t>
      </w:r>
    </w:p>
  </w:comment>
  <w:comment w:id="17" w:author="Gabrielle Boisrame" w:date="2019-06-03T10:46:00Z" w:initials="GB">
    <w:p w14:paraId="3C729F12" w14:textId="53A94456" w:rsidR="007017DF" w:rsidRDefault="007017DF">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lang w:eastAsia="en-US"/>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18" w:author="Jens Stevens" w:date="2019-06-15T14:31:00Z" w:initials="JS">
    <w:p w14:paraId="0A8733FC" w14:textId="7A73AF94" w:rsidR="007017DF" w:rsidRDefault="007017DF">
      <w:pPr>
        <w:pStyle w:val="CommentText"/>
      </w:pPr>
      <w:r>
        <w:rPr>
          <w:rStyle w:val="CommentReference"/>
        </w:rPr>
        <w:annotationRef/>
      </w:r>
      <w:r>
        <w:t>Agreed.</w:t>
      </w:r>
    </w:p>
  </w:comment>
  <w:comment w:id="19" w:author="Jens Stevens" w:date="2019-06-15T14:34:00Z" w:initials="JS">
    <w:p w14:paraId="3C62606C" w14:textId="6E9FEEE4" w:rsidR="007017DF" w:rsidRDefault="007017DF">
      <w:pPr>
        <w:pStyle w:val="CommentText"/>
      </w:pPr>
      <w:r>
        <w:rPr>
          <w:rStyle w:val="CommentReference"/>
        </w:rPr>
        <w:annotationRef/>
      </w:r>
      <w:r>
        <w:t>This is great</w:t>
      </w:r>
    </w:p>
  </w:comment>
  <w:comment w:id="20" w:author="Gabrielle Boisrame" w:date="2019-06-04T15:24:00Z" w:initials="GB">
    <w:p w14:paraId="01FBCF8A" w14:textId="6BE53238" w:rsidR="007017DF" w:rsidRDefault="007017DF">
      <w:pPr>
        <w:pStyle w:val="CommentText"/>
      </w:pPr>
      <w:r>
        <w:rPr>
          <w:rStyle w:val="CommentReference"/>
        </w:rPr>
        <w:annotationRef/>
      </w:r>
      <w:r>
        <w:t>I changed the histogram to be an inset as suggested. What do you think?</w:t>
      </w:r>
    </w:p>
  </w:comment>
  <w:comment w:id="21" w:author="Jens Stevens" w:date="2019-06-15T14:35:00Z" w:initials="JS">
    <w:p w14:paraId="6058BE7E" w14:textId="26EA6EF9" w:rsidR="007017DF" w:rsidRDefault="007017DF">
      <w:pPr>
        <w:pStyle w:val="CommentText"/>
      </w:pPr>
      <w:r>
        <w:rPr>
          <w:rStyle w:val="CommentReference"/>
        </w:rPr>
        <w:annotationRef/>
      </w:r>
      <w:r>
        <w:t>I think it’s perfect.</w:t>
      </w:r>
    </w:p>
  </w:comment>
  <w:comment w:id="24" w:author="Gabrielle Boisrame" w:date="2019-06-03T10:34:00Z" w:initials="GB">
    <w:p w14:paraId="473A2F96" w14:textId="77777777" w:rsidR="007017DF" w:rsidRDefault="007017DF"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25" w:author="Jens Stevens" w:date="2019-06-20T15:09:00Z" w:initials="JS">
    <w:p w14:paraId="10C8A98C" w14:textId="727BA877" w:rsidR="00302EF6" w:rsidRDefault="00302EF6">
      <w:pPr>
        <w:pStyle w:val="CommentText"/>
      </w:pPr>
      <w:r>
        <w:rPr>
          <w:rStyle w:val="CommentReference"/>
        </w:rPr>
        <w:annotationRef/>
      </w:r>
      <w:r>
        <w:t>This is Katya’s new figure, it looks good to me, just flagging for one final review by Gabrielle.</w:t>
      </w:r>
    </w:p>
  </w:comment>
  <w:comment w:id="26" w:author="Sally Thompson" w:date="2019-06-20T13:17:00Z" w:initials="ST">
    <w:p w14:paraId="4F4D4954" w14:textId="4A3FC603" w:rsidR="007017DF" w:rsidRDefault="007017DF">
      <w:pPr>
        <w:pStyle w:val="CommentText"/>
      </w:pPr>
      <w:r>
        <w:rPr>
          <w:rStyle w:val="CommentReference"/>
        </w:rPr>
        <w:annotationRef/>
      </w:r>
      <w:r>
        <w:t>Do you mention this comparison in the methods?  I missed it…</w:t>
      </w:r>
    </w:p>
  </w:comment>
  <w:comment w:id="27" w:author="Jens Stevens" w:date="2019-06-20T15:18:00Z" w:initials="JS">
    <w:p w14:paraId="2DD0D332" w14:textId="51B81EC8" w:rsidR="00100E90" w:rsidRDefault="00100E90">
      <w:pPr>
        <w:pStyle w:val="CommentText"/>
      </w:pPr>
      <w:r>
        <w:rPr>
          <w:rStyle w:val="CommentReference"/>
        </w:rPr>
        <w:annotationRef/>
      </w:r>
      <w:r>
        <w:t>I see it on L278-281, just flagging for Gabrielle to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AC4F33" w15:done="0"/>
  <w15:commentEx w15:paraId="54634428" w15:paraIdParent="4BAC4F33" w15:done="0"/>
  <w15:commentEx w15:paraId="2EDEAD11" w15:done="1"/>
  <w15:commentEx w15:paraId="6658B636" w15:paraIdParent="2EDEAD11" w15:done="1"/>
  <w15:commentEx w15:paraId="4108FD9D" w15:done="1"/>
  <w15:commentEx w15:paraId="10F63E43" w15:paraIdParent="4108FD9D" w15:done="1"/>
  <w15:commentEx w15:paraId="51BF5C17" w15:paraIdParent="4108FD9D" w15:done="1"/>
  <w15:commentEx w15:paraId="331B6989" w15:paraIdParent="4108FD9D" w15:done="1"/>
  <w15:commentEx w15:paraId="287FF8AE" w15:done="1"/>
  <w15:commentEx w15:paraId="3C729F12" w15:paraIdParent="287FF8AE" w15:done="1"/>
  <w15:commentEx w15:paraId="0A8733FC" w15:paraIdParent="287FF8AE" w15:done="1"/>
  <w15:commentEx w15:paraId="3C62606C" w15:done="0"/>
  <w15:commentEx w15:paraId="01FBCF8A" w15:done="1"/>
  <w15:commentEx w15:paraId="6058BE7E" w15:paraIdParent="01FBCF8A" w15:done="1"/>
  <w15:commentEx w15:paraId="473A2F96" w15:done="1"/>
  <w15:commentEx w15:paraId="10C8A98C" w15:paraIdParent="473A2F96" w15:done="1"/>
  <w15:commentEx w15:paraId="4F4D4954" w15:done="0"/>
  <w15:commentEx w15:paraId="2DD0D332" w15:paraIdParent="4F4D49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C4F33" w16cid:durableId="20AE422A"/>
  <w16cid:commentId w16cid:paraId="54634428" w16cid:durableId="20B3207B"/>
  <w16cid:commentId w16cid:paraId="6658B636" w16cid:durableId="20B3A64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01FBCF8A" w16cid:durableId="20AE4238"/>
  <w16cid:commentId w16cid:paraId="6058BE7E" w16cid:durableId="20AF8096"/>
  <w16cid:commentId w16cid:paraId="473A2F96" w16cid:durableId="20AE4231"/>
  <w16cid:commentId w16cid:paraId="10C8A98C" w16cid:durableId="20B62033"/>
  <w16cid:commentId w16cid:paraId="4F4D4954" w16cid:durableId="20B617CD"/>
  <w16cid:commentId w16cid:paraId="2DD0D332" w16cid:durableId="20B622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E3707" w14:textId="77777777" w:rsidR="007F32CC" w:rsidRDefault="007F32CC" w:rsidP="00D55DA2">
      <w:r>
        <w:separator/>
      </w:r>
    </w:p>
  </w:endnote>
  <w:endnote w:type="continuationSeparator" w:id="0">
    <w:p w14:paraId="662A12B4" w14:textId="77777777" w:rsidR="007F32CC" w:rsidRDefault="007F32CC" w:rsidP="00D55DA2">
      <w:r>
        <w:continuationSeparator/>
      </w:r>
    </w:p>
  </w:endnote>
  <w:endnote w:type="continuationNotice" w:id="1">
    <w:p w14:paraId="1BB7B27B" w14:textId="77777777" w:rsidR="007F32CC" w:rsidRDefault="007F32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7017DF" w:rsidRDefault="007017D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017DF" w:rsidRDefault="007017DF"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5F9F535" w:rsidR="007017DF" w:rsidRDefault="007017D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D3A7669" w14:textId="77777777" w:rsidR="007017DF" w:rsidRDefault="007017DF"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A4836" w14:textId="77777777" w:rsidR="007F32CC" w:rsidRDefault="007F32CC" w:rsidP="00D55DA2">
      <w:r>
        <w:separator/>
      </w:r>
    </w:p>
  </w:footnote>
  <w:footnote w:type="continuationSeparator" w:id="0">
    <w:p w14:paraId="6481B8DB" w14:textId="77777777" w:rsidR="007F32CC" w:rsidRDefault="007F32CC" w:rsidP="00D55DA2">
      <w:r>
        <w:continuationSeparator/>
      </w:r>
    </w:p>
  </w:footnote>
  <w:footnote w:type="continuationNotice" w:id="1">
    <w:p w14:paraId="3DC8B80C" w14:textId="77777777" w:rsidR="007F32CC" w:rsidRDefault="007F32C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15931-CC5B-B745-A8E0-E50FE07BA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9</Pages>
  <Words>14515</Words>
  <Characters>8273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Jens Stevens</cp:lastModifiedBy>
  <cp:revision>3</cp:revision>
  <cp:lastPrinted>2013-12-07T23:09:00Z</cp:lastPrinted>
  <dcterms:created xsi:type="dcterms:W3CDTF">2019-06-20T21:07:00Z</dcterms:created>
  <dcterms:modified xsi:type="dcterms:W3CDTF">2019-06-20T21:25:00Z</dcterms:modified>
</cp:coreProperties>
</file>